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7617B4E5" w:rsidR="00C17745" w:rsidRPr="00F51A45" w:rsidRDefault="00C17745" w:rsidP="00C17745">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005409FF" w:rsidRPr="005409FF">
        <w:rPr>
          <w:rFonts w:ascii="Times New Roman" w:hAnsi="Times New Roman" w:cs="Times New Roman"/>
          <w:color w:val="156082" w:themeColor="accent1"/>
        </w:rPr>
        <w:t>While the Rojas-Rueda et al. meta-analysis restricted to adult populations, the gridded population data from JRC was only available at the 100m pixel resolution for the total population.</w:t>
      </w:r>
      <w:r w:rsidR="005409FF">
        <w:rPr>
          <w:rFonts w:ascii="Times New Roman" w:hAnsi="Times New Roman" w:cs="Times New Roman"/>
          <w:color w:val="156082" w:themeColor="accent1"/>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2C4EDB6E"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p>
    <w:p w14:paraId="6BAA1173" w14:textId="77777777" w:rsidR="00D9171F" w:rsidRPr="00D9171F" w:rsidRDefault="00D9171F" w:rsidP="00D9171F">
      <w:pPr>
        <w:ind w:left="1440"/>
        <w:rPr>
          <w:rFonts w:ascii="Times New Roman" w:hAnsi="Times New Roman" w:cs="Times New Roman"/>
          <w:color w:val="156082" w:themeColor="accent1"/>
        </w:rPr>
      </w:pPr>
    </w:p>
    <w:p w14:paraId="37DBF8BE" w14:textId="2F9903C7"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Because European cities experienced both positive and negative changes in NDVI over the study period, our overall results are smaller in magnitude than those found by Barboza et al.”</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AC14AD" w:rsidRDefault="00EB5FDE" w:rsidP="00EB5FDE">
      <w:pPr>
        <w:pStyle w:val="ListParagraph"/>
        <w:numPr>
          <w:ilvl w:val="0"/>
          <w:numId w:val="1"/>
        </w:numPr>
        <w:rPr>
          <w:rFonts w:ascii="Times New Roman" w:hAnsi="Times New Roman" w:cs="Times New Roman"/>
          <w:highlight w:val="yellow"/>
        </w:rPr>
      </w:pPr>
      <w:r w:rsidRPr="00AC14AD">
        <w:rPr>
          <w:rFonts w:ascii="Times New Roman" w:hAnsi="Times New Roman" w:cs="Times New Roman"/>
          <w:highlight w:val="yellow"/>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398DDB18" w:rsidR="003573E7" w:rsidRPr="002F0B55"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Thank you for your comment. We have added an additional sensitivity analysis to the appendix comparing the urban fraction of the city using the MODIS landcover product, accessed from Google Earth Engine and NDVI. We compared two years: 2015 and 2020 and found a weak negative correlation between changes in the urban fraction and changes in NDVI</w:t>
      </w:r>
      <w:r w:rsidR="00B32BB1">
        <w:rPr>
          <w:rFonts w:ascii="Times New Roman" w:hAnsi="Times New Roman" w:cs="Times New Roman"/>
          <w:color w:val="156082" w:themeColor="accent1"/>
        </w:rPr>
        <w:t xml:space="preserve"> for the corresponding years (-0.05) as well as the two five-year periods used in the paper 2014-2018 v 2019-2023 (-0.09)</w:t>
      </w:r>
      <w:r>
        <w:rPr>
          <w:rFonts w:ascii="Times New Roman" w:hAnsi="Times New Roman" w:cs="Times New Roman"/>
          <w:color w:val="156082" w:themeColor="accent1"/>
        </w:rPr>
        <w:t xml:space="preserve">. </w:t>
      </w:r>
      <w:r w:rsidR="008235EC">
        <w:rPr>
          <w:rFonts w:ascii="Times New Roman" w:hAnsi="Times New Roman" w:cs="Times New Roman"/>
          <w:color w:val="156082" w:themeColor="accent1"/>
        </w:rPr>
        <w:t>The MODIS landcover dataset is only available at the 500m resolution, so there is a mismatch in the spatial scale between NDVI and urban fraction.</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lastRenderedPageBreak/>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Health impact assessments of NDVI and all-cause mortality have largely been conducted in European and North American cities, where we found NDVI was 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lastRenderedPageBreak/>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w:t>
      </w:r>
      <w:proofErr w:type="gramStart"/>
      <w:r w:rsidRPr="004016F1">
        <w:rPr>
          <w:rFonts w:ascii="Times New Roman" w:hAnsi="Times New Roman" w:cs="Times New Roman"/>
          <w:color w:val="156082" w:themeColor="accent1"/>
        </w:rPr>
        <w:t>and also</w:t>
      </w:r>
      <w:proofErr w:type="gramEnd"/>
      <w:r w:rsidRPr="004016F1">
        <w:rPr>
          <w:rFonts w:ascii="Times New Roman" w:hAnsi="Times New Roman" w:cs="Times New Roman"/>
          <w:color w:val="156082" w:themeColor="accent1"/>
        </w:rPr>
        <w:t xml:space="preserve">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BB7C39" w:rsidRDefault="00EB5FDE" w:rsidP="004567F1">
      <w:pPr>
        <w:pStyle w:val="ListParagraph"/>
        <w:numPr>
          <w:ilvl w:val="1"/>
          <w:numId w:val="5"/>
        </w:numPr>
        <w:rPr>
          <w:rFonts w:ascii="Times New Roman" w:hAnsi="Times New Roman" w:cs="Times New Roman"/>
        </w:rPr>
      </w:pPr>
      <w:r w:rsidRPr="00AC14AD">
        <w:rPr>
          <w:rFonts w:ascii="Times New Roman" w:hAnsi="Times New Roman" w:cs="Times New Roman"/>
          <w:highlight w:val="yellow"/>
        </w:rPr>
        <w:t>Line 385: the impact on individual cities would be very relevant to be discussed and possibly compared with cities in the same region that do not experience such changes.</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lastRenderedPageBreak/>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lastRenderedPageBreak/>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5"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lastRenderedPageBreak/>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33A676A6"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w:t>
      </w:r>
      <w:proofErr w:type="gramStart"/>
      <w:r>
        <w:rPr>
          <w:rFonts w:ascii="Times New Roman" w:hAnsi="Times New Roman" w:cs="Times New Roman"/>
          <w:color w:val="156082" w:themeColor="accent1"/>
        </w:rPr>
        <w:t>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w:t>
      </w:r>
      <w:proofErr w:type="gramEnd"/>
      <w:r>
        <w:rPr>
          <w:rFonts w:ascii="Times New Roman" w:hAnsi="Times New Roman" w:cs="Times New Roman"/>
          <w:color w:val="156082" w:themeColor="accent1"/>
        </w:rPr>
        <w:t xml:space="preserve">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w:t>
      </w:r>
      <w:r w:rsidRPr="00FA2204">
        <w:rPr>
          <w:rFonts w:ascii="Times New Roman" w:hAnsi="Times New Roman" w:cs="Times New Roman"/>
        </w:rPr>
        <w:lastRenderedPageBreak/>
        <w:t xml:space="preserve">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 xml:space="preserve">While we have not sampled from the distribution of the HR, we have used the upper and lower bounds of both the </w:t>
      </w:r>
      <w:commentRangeStart w:id="0"/>
      <w:r>
        <w:rPr>
          <w:rFonts w:ascii="Times New Roman" w:hAnsi="Times New Roman" w:cs="Times New Roman"/>
          <w:color w:val="156082" w:themeColor="accent1"/>
        </w:rPr>
        <w:t>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w:t>
      </w:r>
      <w:commentRangeEnd w:id="0"/>
      <w:r w:rsidR="002957F2">
        <w:rPr>
          <w:rStyle w:val="CommentReference"/>
        </w:rPr>
        <w:commentReference w:id="0"/>
      </w:r>
      <w:r>
        <w:rPr>
          <w:rFonts w:ascii="Times New Roman" w:hAnsi="Times New Roman" w:cs="Times New Roman"/>
          <w:color w:val="156082" w:themeColor="accent1"/>
        </w:rPr>
        <w:t xml:space="preserve">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2E8D5786"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rror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 xml:space="preserve">4. It would be a nice addition to provide absolute figures in the results, i.e. in this set of cities, </w:t>
      </w:r>
      <w:r w:rsidRPr="00FA2204">
        <w:rPr>
          <w:rFonts w:ascii="Times New Roman" w:hAnsi="Times New Roman" w:cs="Times New Roman"/>
        </w:rPr>
        <w:lastRenderedPageBreak/>
        <w:t xml:space="preserve">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w:t>
      </w:r>
      <w:r w:rsidRPr="003839D4">
        <w:rPr>
          <w:rFonts w:ascii="Times New Roman" w:hAnsi="Times New Roman" w:cs="Times New Roman"/>
          <w:color w:val="156082" w:themeColor="accent1"/>
        </w:rPr>
        <w:t>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w:t>
      </w:r>
      <w:r w:rsidRPr="003839D4">
        <w:rPr>
          <w:rFonts w:ascii="Times New Roman" w:hAnsi="Times New Roman" w:cs="Times New Roman"/>
          <w:color w:val="156082" w:themeColor="accent1"/>
        </w:rPr>
        <w:t>-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xml:space="preserve">- 112: "Joint Research Commission" is </w:t>
      </w:r>
      <w:proofErr w:type="gramStart"/>
      <w:r w:rsidRPr="00FA2204">
        <w:rPr>
          <w:rFonts w:ascii="Times New Roman" w:hAnsi="Times New Roman" w:cs="Times New Roman"/>
        </w:rPr>
        <w:t>actually the</w:t>
      </w:r>
      <w:proofErr w:type="gramEnd"/>
      <w:r w:rsidRPr="00FA2204">
        <w:rPr>
          <w:rFonts w:ascii="Times New Roman" w:hAnsi="Times New Roman" w:cs="Times New Roman"/>
        </w:rPr>
        <w:t xml:space="preserv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enberg, Susan Casper" w:date="2025-04-10T13:04:00Z" w:initials="ASC">
    <w:p w14:paraId="7578FEAC" w14:textId="388ACDE6" w:rsidR="002957F2" w:rsidRDefault="002957F2">
      <w:pPr>
        <w:pStyle w:val="CommentText"/>
      </w:pPr>
      <w:r>
        <w:rPr>
          <w:rStyle w:val="CommentReference"/>
        </w:rPr>
        <w:annotationRef/>
      </w:r>
      <w:r>
        <w:t>Possible to say something about the contribution of error from these two inputs – I think it’s dominated by the HR? You can include that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78FE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A2405A" w16cex:dateUtc="2025-04-10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78FEAC" w16cid:durableId="2BA24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367082">
    <w:abstractNumId w:val="1"/>
  </w:num>
  <w:num w:numId="2" w16cid:durableId="1683891683">
    <w:abstractNumId w:val="2"/>
  </w:num>
  <w:num w:numId="3" w16cid:durableId="1993412045">
    <w:abstractNumId w:val="4"/>
  </w:num>
  <w:num w:numId="4" w16cid:durableId="174930729">
    <w:abstractNumId w:val="3"/>
  </w:num>
  <w:num w:numId="5" w16cid:durableId="1830947632">
    <w:abstractNumId w:val="0"/>
  </w:num>
  <w:num w:numId="6" w16cid:durableId="30173576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enberg, Susan Casper">
    <w15:presenceInfo w15:providerId="AD" w15:userId="S::sanenberg@gwu.edu::dcbc7492-67f1-4207-88ea-dcf239d0d9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92AEA"/>
    <w:rsid w:val="000B3A77"/>
    <w:rsid w:val="000B6786"/>
    <w:rsid w:val="000D1BCB"/>
    <w:rsid w:val="000D4B2C"/>
    <w:rsid w:val="0011382F"/>
    <w:rsid w:val="00120DE0"/>
    <w:rsid w:val="00127E40"/>
    <w:rsid w:val="00137756"/>
    <w:rsid w:val="001412AD"/>
    <w:rsid w:val="00147428"/>
    <w:rsid w:val="0017376A"/>
    <w:rsid w:val="0020576C"/>
    <w:rsid w:val="00207DC2"/>
    <w:rsid w:val="00213314"/>
    <w:rsid w:val="00215A8E"/>
    <w:rsid w:val="00235FB4"/>
    <w:rsid w:val="00264DD6"/>
    <w:rsid w:val="00265C6D"/>
    <w:rsid w:val="00291490"/>
    <w:rsid w:val="00292FF9"/>
    <w:rsid w:val="002957F2"/>
    <w:rsid w:val="00297B81"/>
    <w:rsid w:val="002D2B78"/>
    <w:rsid w:val="002F0B55"/>
    <w:rsid w:val="002F6FA7"/>
    <w:rsid w:val="00331E89"/>
    <w:rsid w:val="00342FBA"/>
    <w:rsid w:val="00345FB5"/>
    <w:rsid w:val="003573E7"/>
    <w:rsid w:val="00364E74"/>
    <w:rsid w:val="00381F18"/>
    <w:rsid w:val="003839D4"/>
    <w:rsid w:val="003955E0"/>
    <w:rsid w:val="003D60F5"/>
    <w:rsid w:val="003E6F43"/>
    <w:rsid w:val="003F45D6"/>
    <w:rsid w:val="004016F1"/>
    <w:rsid w:val="00411781"/>
    <w:rsid w:val="00420118"/>
    <w:rsid w:val="00434E40"/>
    <w:rsid w:val="004567F1"/>
    <w:rsid w:val="00462D50"/>
    <w:rsid w:val="004715AB"/>
    <w:rsid w:val="004926D4"/>
    <w:rsid w:val="00497C9E"/>
    <w:rsid w:val="004C6F1A"/>
    <w:rsid w:val="004F111A"/>
    <w:rsid w:val="005409FF"/>
    <w:rsid w:val="00572679"/>
    <w:rsid w:val="00577674"/>
    <w:rsid w:val="00585B84"/>
    <w:rsid w:val="005917AC"/>
    <w:rsid w:val="005C7693"/>
    <w:rsid w:val="005D6127"/>
    <w:rsid w:val="005D757E"/>
    <w:rsid w:val="005E6E36"/>
    <w:rsid w:val="005F5839"/>
    <w:rsid w:val="006104A1"/>
    <w:rsid w:val="006263C5"/>
    <w:rsid w:val="00631A4B"/>
    <w:rsid w:val="006777AE"/>
    <w:rsid w:val="00683741"/>
    <w:rsid w:val="0069779C"/>
    <w:rsid w:val="006B1379"/>
    <w:rsid w:val="006C4BB0"/>
    <w:rsid w:val="006D2075"/>
    <w:rsid w:val="006E4AE7"/>
    <w:rsid w:val="006F1C8A"/>
    <w:rsid w:val="006F2886"/>
    <w:rsid w:val="0071262A"/>
    <w:rsid w:val="00747B7B"/>
    <w:rsid w:val="00752059"/>
    <w:rsid w:val="00754AC6"/>
    <w:rsid w:val="007654FD"/>
    <w:rsid w:val="0076720C"/>
    <w:rsid w:val="007D1D74"/>
    <w:rsid w:val="007E5812"/>
    <w:rsid w:val="007F194C"/>
    <w:rsid w:val="0080532A"/>
    <w:rsid w:val="008235EC"/>
    <w:rsid w:val="008603CC"/>
    <w:rsid w:val="0089332E"/>
    <w:rsid w:val="00893912"/>
    <w:rsid w:val="008B30C2"/>
    <w:rsid w:val="008C0EBA"/>
    <w:rsid w:val="008F30E2"/>
    <w:rsid w:val="008F73D6"/>
    <w:rsid w:val="009049F5"/>
    <w:rsid w:val="009229EC"/>
    <w:rsid w:val="00935FF5"/>
    <w:rsid w:val="0093766D"/>
    <w:rsid w:val="00944096"/>
    <w:rsid w:val="00961FAB"/>
    <w:rsid w:val="009737E9"/>
    <w:rsid w:val="009863C8"/>
    <w:rsid w:val="00994F5A"/>
    <w:rsid w:val="009C309C"/>
    <w:rsid w:val="009C35DC"/>
    <w:rsid w:val="009E7A76"/>
    <w:rsid w:val="00A0044B"/>
    <w:rsid w:val="00A20E6E"/>
    <w:rsid w:val="00A239A7"/>
    <w:rsid w:val="00A30749"/>
    <w:rsid w:val="00A501A2"/>
    <w:rsid w:val="00A56EFF"/>
    <w:rsid w:val="00A64264"/>
    <w:rsid w:val="00A76128"/>
    <w:rsid w:val="00A84835"/>
    <w:rsid w:val="00A84DCE"/>
    <w:rsid w:val="00AC14AD"/>
    <w:rsid w:val="00AC3932"/>
    <w:rsid w:val="00AF406A"/>
    <w:rsid w:val="00B11538"/>
    <w:rsid w:val="00B32BB1"/>
    <w:rsid w:val="00B65877"/>
    <w:rsid w:val="00B66A9C"/>
    <w:rsid w:val="00B72B4B"/>
    <w:rsid w:val="00B741F8"/>
    <w:rsid w:val="00BA3DCC"/>
    <w:rsid w:val="00BB7C39"/>
    <w:rsid w:val="00BE09E6"/>
    <w:rsid w:val="00BE19BC"/>
    <w:rsid w:val="00C17745"/>
    <w:rsid w:val="00C21B4C"/>
    <w:rsid w:val="00C25BBF"/>
    <w:rsid w:val="00C351E5"/>
    <w:rsid w:val="00C402D7"/>
    <w:rsid w:val="00C550DE"/>
    <w:rsid w:val="00C75B6B"/>
    <w:rsid w:val="00CB0A2C"/>
    <w:rsid w:val="00CD6360"/>
    <w:rsid w:val="00CF3EB1"/>
    <w:rsid w:val="00D11967"/>
    <w:rsid w:val="00D15A3B"/>
    <w:rsid w:val="00D1788F"/>
    <w:rsid w:val="00D545A5"/>
    <w:rsid w:val="00D673CF"/>
    <w:rsid w:val="00D75E67"/>
    <w:rsid w:val="00D76458"/>
    <w:rsid w:val="00D85701"/>
    <w:rsid w:val="00D9171F"/>
    <w:rsid w:val="00D91AC6"/>
    <w:rsid w:val="00DA39FB"/>
    <w:rsid w:val="00DE6BB0"/>
    <w:rsid w:val="00E0418F"/>
    <w:rsid w:val="00E40911"/>
    <w:rsid w:val="00E52AB5"/>
    <w:rsid w:val="00E733C0"/>
    <w:rsid w:val="00E9089E"/>
    <w:rsid w:val="00EA2FEF"/>
    <w:rsid w:val="00EB5FDE"/>
    <w:rsid w:val="00EE269A"/>
    <w:rsid w:val="00F16E11"/>
    <w:rsid w:val="00F2699E"/>
    <w:rsid w:val="00F32972"/>
    <w:rsid w:val="00F4087A"/>
    <w:rsid w:val="00F46C55"/>
    <w:rsid w:val="00F51A45"/>
    <w:rsid w:val="00F5507D"/>
    <w:rsid w:val="00F72D42"/>
    <w:rsid w:val="00F85465"/>
    <w:rsid w:val="00F85757"/>
    <w:rsid w:val="00FA2204"/>
    <w:rsid w:val="00FA64FB"/>
    <w:rsid w:val="00FB27B4"/>
    <w:rsid w:val="00FC39FF"/>
    <w:rsid w:val="00FD0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s://www.thelancet.com/pb-assets/Lancet/gbd/summaries/risks/ambient-particulate-matter-pollution.pdf"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3</Pages>
  <Words>16682</Words>
  <Characters>95093</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9</cp:revision>
  <dcterms:created xsi:type="dcterms:W3CDTF">2025-04-10T15:50:00Z</dcterms:created>
  <dcterms:modified xsi:type="dcterms:W3CDTF">2025-04-15T13:26:00Z</dcterms:modified>
</cp:coreProperties>
</file>